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906C665"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3747F2">
        <w:rPr>
          <w:noProof/>
          <w:lang w:val="en-US"/>
        </w:rPr>
        <w:t>05.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03851758"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4B1D36">
              <w:rPr>
                <w:noProof/>
                <w:webHidden/>
              </w:rPr>
              <w:t>5</w:t>
            </w:r>
            <w:r w:rsidR="00A67F2E">
              <w:rPr>
                <w:noProof/>
                <w:webHidden/>
              </w:rPr>
              <w:fldChar w:fldCharType="end"/>
            </w:r>
          </w:hyperlink>
        </w:p>
        <w:p w14:paraId="0CB5E6C6" w14:textId="7C12D1AA" w:rsidR="00A67F2E" w:rsidRDefault="00CD284C">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4B1D36">
              <w:rPr>
                <w:noProof/>
                <w:webHidden/>
              </w:rPr>
              <w:t>6</w:t>
            </w:r>
            <w:r w:rsidR="00A67F2E">
              <w:rPr>
                <w:noProof/>
                <w:webHidden/>
              </w:rPr>
              <w:fldChar w:fldCharType="end"/>
            </w:r>
          </w:hyperlink>
        </w:p>
        <w:p w14:paraId="3962E4DD" w14:textId="6D70EEE3" w:rsidR="00A67F2E" w:rsidRDefault="00CD284C">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21F2CF33" w14:textId="517F2E8B" w:rsidR="00A67F2E" w:rsidRDefault="00CD284C">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7B0393FE" w14:textId="2D8A3FEB" w:rsidR="00A67F2E" w:rsidRDefault="00CD284C">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53516784" w14:textId="70C0B18E" w:rsidR="00A67F2E" w:rsidRDefault="00CD284C">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74FD10AF" w14:textId="6371D9F6" w:rsidR="00A67F2E" w:rsidRDefault="00CD284C">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2B7612B2" w14:textId="69B51315"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6BB7F9B9" w14:textId="2E459560" w:rsidR="00A67F2E" w:rsidRDefault="00CD284C">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0BF41DDB" w14:textId="5ACC475A" w:rsidR="00A67F2E" w:rsidRDefault="00CD284C">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4B1D36">
              <w:rPr>
                <w:noProof/>
                <w:webHidden/>
              </w:rPr>
              <w:t>11</w:t>
            </w:r>
            <w:r w:rsidR="00A67F2E">
              <w:rPr>
                <w:noProof/>
                <w:webHidden/>
              </w:rPr>
              <w:fldChar w:fldCharType="end"/>
            </w:r>
          </w:hyperlink>
        </w:p>
        <w:p w14:paraId="2F2A008C" w14:textId="748105AF" w:rsidR="00A67F2E" w:rsidRDefault="00CD284C">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7963D838" w14:textId="3CF007DF" w:rsidR="00A67F2E" w:rsidRDefault="00CD284C">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066AC2A0" w14:textId="1C30F859" w:rsidR="00A67F2E" w:rsidRDefault="00CD284C">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4B1D36">
              <w:rPr>
                <w:noProof/>
                <w:webHidden/>
              </w:rPr>
              <w:t>13</w:t>
            </w:r>
            <w:r w:rsidR="00A67F2E">
              <w:rPr>
                <w:noProof/>
                <w:webHidden/>
              </w:rPr>
              <w:fldChar w:fldCharType="end"/>
            </w:r>
          </w:hyperlink>
        </w:p>
        <w:p w14:paraId="48B9255A" w14:textId="26058B65" w:rsidR="00A67F2E" w:rsidRDefault="00CD284C">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4B1D36">
              <w:rPr>
                <w:noProof/>
                <w:webHidden/>
              </w:rPr>
              <w:t>14</w:t>
            </w:r>
            <w:r w:rsidR="00A67F2E">
              <w:rPr>
                <w:noProof/>
                <w:webHidden/>
              </w:rPr>
              <w:fldChar w:fldCharType="end"/>
            </w:r>
          </w:hyperlink>
        </w:p>
        <w:p w14:paraId="01DAD480" w14:textId="3F06AC1C" w:rsidR="00A67F2E" w:rsidRDefault="00CD284C">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4316EE11" w14:textId="34AD135C" w:rsidR="00A67F2E" w:rsidRDefault="00CD284C">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1B7EB87" w14:textId="34D32130"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7D3735B" w14:textId="6459CF7F" w:rsidR="00A67F2E" w:rsidRDefault="00CD284C">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35FD57AE" w14:textId="3CBCB2E3" w:rsidR="00A67F2E" w:rsidRDefault="00CD284C">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4B1D36">
              <w:rPr>
                <w:noProof/>
                <w:webHidden/>
              </w:rPr>
              <w:t>16</w:t>
            </w:r>
            <w:r w:rsidR="00A67F2E">
              <w:rPr>
                <w:noProof/>
                <w:webHidden/>
              </w:rPr>
              <w:fldChar w:fldCharType="end"/>
            </w:r>
          </w:hyperlink>
        </w:p>
        <w:p w14:paraId="53197E15" w14:textId="3C06FCA2" w:rsidR="00A67F2E" w:rsidRDefault="00CD284C">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4B1D36">
              <w:rPr>
                <w:noProof/>
                <w:webHidden/>
              </w:rPr>
              <w:t>17</w:t>
            </w:r>
            <w:r w:rsidR="00A67F2E">
              <w:rPr>
                <w:noProof/>
                <w:webHidden/>
              </w:rPr>
              <w:fldChar w:fldCharType="end"/>
            </w:r>
          </w:hyperlink>
        </w:p>
        <w:p w14:paraId="1406DD99" w14:textId="44CCB7ED" w:rsidR="00A67F2E" w:rsidRDefault="00CD284C">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666FF49F" w14:textId="598CCAB0" w:rsidR="00A67F2E" w:rsidRDefault="00CD284C">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700860E2" w14:textId="4272E89E"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C79B83D" w14:textId="7F29CEB4" w:rsidR="00A67F2E" w:rsidRDefault="00CD284C">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349DB2A2" w14:textId="503138D3" w:rsidR="00A67F2E" w:rsidRDefault="00CD284C">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20DACCB7" w14:textId="2AA3E879" w:rsidR="00A67F2E" w:rsidRDefault="00CD284C">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4EC567C" w14:textId="229F46AE"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9BE89E4" w14:textId="3E64DBAC" w:rsidR="00A67F2E" w:rsidRDefault="00CD284C">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1DBCEE89" w14:textId="0AF71DE1" w:rsidR="00A67F2E" w:rsidRDefault="00CD284C">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417B73D" w14:textId="112E1208" w:rsidR="00A67F2E" w:rsidRDefault="00CD284C">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4B1D36">
              <w:rPr>
                <w:noProof/>
                <w:webHidden/>
              </w:rPr>
              <w:t>21</w:t>
            </w:r>
            <w:r w:rsidR="00A67F2E">
              <w:rPr>
                <w:noProof/>
                <w:webHidden/>
              </w:rPr>
              <w:fldChar w:fldCharType="end"/>
            </w:r>
          </w:hyperlink>
        </w:p>
        <w:p w14:paraId="4CDD8536" w14:textId="6E186D64" w:rsidR="00A67F2E" w:rsidRDefault="00CD284C">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694C51BD" w14:textId="670163AC" w:rsidR="00A67F2E" w:rsidRDefault="00CD284C">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2FE8B9CB" w14:textId="776838D0" w:rsidR="00A67F2E" w:rsidRDefault="00CD284C">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0E2C7D70" w14:textId="00CCBE83" w:rsidR="00A67F2E" w:rsidRDefault="00CD284C">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5BD4D940" w14:textId="4C3CFAD1"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0F9F427F" w14:textId="6E66413E" w:rsidR="00A67F2E" w:rsidRDefault="00CD284C">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6BC6B83C" w14:textId="6D2774DE" w:rsidR="00A67F2E" w:rsidRDefault="00CD284C">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196B52E" w14:textId="38EBEDF1" w:rsidR="00A67F2E" w:rsidRDefault="00CD284C">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DB18864" w14:textId="7169CDA5" w:rsidR="00A67F2E" w:rsidRDefault="00CD284C">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ECA46A3" w14:textId="2CB9C505" w:rsidR="00A67F2E" w:rsidRDefault="00CD284C">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1049AAE" w14:textId="319B08E8" w:rsidR="00A67F2E" w:rsidRDefault="00CD284C">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8AED948" w14:textId="6CACA258" w:rsidR="00A67F2E" w:rsidRDefault="00CD284C">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76D27159" w14:textId="7AF05655" w:rsidR="00A67F2E" w:rsidRDefault="00CD284C">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02536D81" w14:textId="658987B9" w:rsidR="00A67F2E" w:rsidRDefault="00CD284C">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559C9F3D" w14:textId="7A40F8A6" w:rsidR="00A67F2E" w:rsidRDefault="00CD284C">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7495DBE6" w14:textId="109143C2" w:rsidR="00A67F2E" w:rsidRDefault="00CD284C">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3421F73F" w14:textId="689C7FC5" w:rsidR="00A67F2E" w:rsidRDefault="00CD284C">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16170CEC" w14:textId="340F20FE" w:rsidR="00A67F2E" w:rsidRDefault="00CD284C">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0D5775D5" w14:textId="75F1AA86" w:rsidR="00A67F2E" w:rsidRDefault="00CD284C">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4B1D36">
              <w:rPr>
                <w:noProof/>
                <w:webHidden/>
              </w:rPr>
              <w:t>27</w:t>
            </w:r>
            <w:r w:rsidR="00A67F2E">
              <w:rPr>
                <w:noProof/>
                <w:webHidden/>
              </w:rPr>
              <w:fldChar w:fldCharType="end"/>
            </w:r>
          </w:hyperlink>
        </w:p>
        <w:p w14:paraId="6F50136A" w14:textId="3812A8F4" w:rsidR="00A67F2E" w:rsidRDefault="00CD284C">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E05BBB2" w14:textId="755A576A" w:rsidR="00A67F2E" w:rsidRDefault="00CD284C">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CFE94F8" w14:textId="7C6CEB85"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7DA5F14A" w14:textId="48E1DF7A"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6226A62E" w14:textId="6E3600E9"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7FC22E1D" w14:textId="7EF695BB"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4B1D36">
              <w:rPr>
                <w:noProof/>
                <w:webHidden/>
              </w:rPr>
              <w:t>32</w:t>
            </w:r>
            <w:r w:rsidR="00A67F2E">
              <w:rPr>
                <w:noProof/>
                <w:webHidden/>
              </w:rPr>
              <w:fldChar w:fldCharType="end"/>
            </w:r>
          </w:hyperlink>
        </w:p>
        <w:p w14:paraId="577014F5" w14:textId="755CA830"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4B1D36">
              <w:rPr>
                <w:noProof/>
                <w:webHidden/>
              </w:rPr>
              <w:t>35</w:t>
            </w:r>
            <w:r w:rsidR="00A67F2E">
              <w:rPr>
                <w:noProof/>
                <w:webHidden/>
              </w:rPr>
              <w:fldChar w:fldCharType="end"/>
            </w:r>
          </w:hyperlink>
        </w:p>
        <w:p w14:paraId="01E0CFC0" w14:textId="545E535C" w:rsidR="00A67F2E" w:rsidRDefault="00CD284C">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4B1D36">
              <w:rPr>
                <w:noProof/>
                <w:webHidden/>
              </w:rPr>
              <w:t>36</w:t>
            </w:r>
            <w:r w:rsidR="00A67F2E">
              <w:rPr>
                <w:noProof/>
                <w:webHidden/>
              </w:rPr>
              <w:fldChar w:fldCharType="end"/>
            </w:r>
          </w:hyperlink>
        </w:p>
        <w:p w14:paraId="288EBCF0" w14:textId="36CAB852" w:rsidR="00A67F2E" w:rsidRDefault="00CD284C">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4B1D36">
              <w:rPr>
                <w:noProof/>
                <w:webHidden/>
              </w:rPr>
              <w:t>43</w:t>
            </w:r>
            <w:r w:rsidR="00A67F2E">
              <w:rPr>
                <w:noProof/>
                <w:webHidden/>
              </w:rPr>
              <w:fldChar w:fldCharType="end"/>
            </w:r>
          </w:hyperlink>
        </w:p>
        <w:p w14:paraId="06F301E9" w14:textId="26FC4FD5" w:rsidR="00A67F2E" w:rsidRDefault="00CD284C">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4B1D36">
              <w:rPr>
                <w:noProof/>
                <w:webHidden/>
              </w:rPr>
              <w:t>53</w:t>
            </w:r>
            <w:r w:rsidR="00A67F2E">
              <w:rPr>
                <w:noProof/>
                <w:webHidden/>
              </w:rPr>
              <w:fldChar w:fldCharType="end"/>
            </w:r>
          </w:hyperlink>
        </w:p>
        <w:p w14:paraId="339CED09" w14:textId="70ADE8EA" w:rsidR="00A67F2E" w:rsidRDefault="00CD284C">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263E3E40" w14:textId="0F0D2A99" w:rsidR="00A67F2E" w:rsidRDefault="00CD284C">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3CE6D7C5" w14:textId="1FB76E34" w:rsidR="00A67F2E" w:rsidRDefault="00CD284C">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4B1D36">
              <w:rPr>
                <w:noProof/>
                <w:webHidden/>
              </w:rPr>
              <w:t>61</w:t>
            </w:r>
            <w:r w:rsidR="00A67F2E">
              <w:rPr>
                <w:noProof/>
                <w:webHidden/>
              </w:rPr>
              <w:fldChar w:fldCharType="end"/>
            </w:r>
          </w:hyperlink>
        </w:p>
        <w:p w14:paraId="7EF07515" w14:textId="61B2A95D" w:rsidR="00A67F2E" w:rsidRDefault="00CD284C">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4B1D36">
              <w:rPr>
                <w:noProof/>
                <w:webHidden/>
              </w:rPr>
              <w:t>62</w:t>
            </w:r>
            <w:r w:rsidR="00A67F2E">
              <w:rPr>
                <w:noProof/>
                <w:webHidden/>
              </w:rPr>
              <w:fldChar w:fldCharType="end"/>
            </w:r>
          </w:hyperlink>
        </w:p>
        <w:p w14:paraId="69C8A2A2" w14:textId="2073E54A" w:rsidR="00A67F2E" w:rsidRDefault="00CD284C">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4B1D36">
              <w:rPr>
                <w:noProof/>
                <w:webHidden/>
              </w:rPr>
              <w:t>63</w:t>
            </w:r>
            <w:r w:rsidR="00A67F2E">
              <w:rPr>
                <w:noProof/>
                <w:webHidden/>
              </w:rPr>
              <w:fldChar w:fldCharType="end"/>
            </w:r>
          </w:hyperlink>
        </w:p>
        <w:p w14:paraId="5114125E" w14:textId="65E6AF40" w:rsidR="00A67F2E" w:rsidRDefault="00CD284C">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A11811C" w14:textId="29F390A8" w:rsidR="00A67F2E" w:rsidRDefault="00CD284C">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5C92C44B" w14:textId="4DA8239B" w:rsidR="00A67F2E" w:rsidRDefault="00CD284C">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5816923" w14:textId="0C4D95D4" w:rsidR="00A67F2E" w:rsidRDefault="00CD284C">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50AB08CE" w14:textId="3249A2AF" w:rsidR="00A67F2E" w:rsidRDefault="00CD284C">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4C7D9D4E" w14:textId="795D2644" w:rsidR="00A67F2E" w:rsidRDefault="00CD284C">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4B1D36">
              <w:rPr>
                <w:noProof/>
                <w:webHidden/>
              </w:rPr>
              <w:t>67</w:t>
            </w:r>
            <w:r w:rsidR="00A67F2E">
              <w:rPr>
                <w:noProof/>
                <w:webHidden/>
              </w:rPr>
              <w:fldChar w:fldCharType="end"/>
            </w:r>
          </w:hyperlink>
        </w:p>
        <w:p w14:paraId="0A088458" w14:textId="4BEFE769" w:rsidR="00A67F2E" w:rsidRDefault="00CD284C">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03C9D0A1" w14:textId="466F4E2E" w:rsidR="00A67F2E" w:rsidRDefault="00CD284C">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70556DDA" w14:textId="09E12964" w:rsidR="00A67F2E" w:rsidRDefault="00CD284C">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18643B56" w14:textId="2644FD5C" w:rsidR="00A67F2E" w:rsidRDefault="00CD284C">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4B1D36">
              <w:rPr>
                <w:noProof/>
                <w:webHidden/>
              </w:rPr>
              <w:t>70</w:t>
            </w:r>
            <w:r w:rsidR="00A67F2E">
              <w:rPr>
                <w:noProof/>
                <w:webHidden/>
              </w:rPr>
              <w:fldChar w:fldCharType="end"/>
            </w:r>
          </w:hyperlink>
        </w:p>
        <w:p w14:paraId="5844FE86" w14:textId="248827EC" w:rsidR="00A67F2E" w:rsidRDefault="00CD284C">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4B1D36">
              <w:rPr>
                <w:noProof/>
                <w:webHidden/>
              </w:rPr>
              <w:t>71</w:t>
            </w:r>
            <w:r w:rsidR="00A67F2E">
              <w:rPr>
                <w:noProof/>
                <w:webHidden/>
              </w:rPr>
              <w:fldChar w:fldCharType="end"/>
            </w:r>
          </w:hyperlink>
        </w:p>
        <w:p w14:paraId="69E541EE" w14:textId="6BEAC7F7" w:rsidR="00A67F2E" w:rsidRDefault="00CD284C">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B1F2CD7" w14:textId="719EDD89" w:rsidR="00A67F2E" w:rsidRDefault="00CD284C">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60804BB" w14:textId="53544682" w:rsidR="00A67F2E" w:rsidRDefault="00CD284C">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4CAA3E7E" w14:textId="24980E92" w:rsidR="00A67F2E" w:rsidRDefault="00CD284C">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3A2C4955" w14:textId="097B0EF4" w:rsidR="00A67F2E" w:rsidRDefault="00CD284C">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50060863" w14:textId="0BA9640E" w:rsidR="00A67F2E" w:rsidRDefault="00CD284C">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127C94E3" w14:textId="72875E09" w:rsidR="00A67F2E" w:rsidRDefault="00CD284C">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068708D" w14:textId="0F0C18C7" w:rsidR="00A67F2E" w:rsidRDefault="00CD284C">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1B2B1E1" w14:textId="6EEDA79B" w:rsidR="00A67F2E" w:rsidRDefault="00CD284C">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4B1D36">
              <w:rPr>
                <w:noProof/>
                <w:webHidden/>
              </w:rPr>
              <w:t>75</w:t>
            </w:r>
            <w:r w:rsidR="00A67F2E">
              <w:rPr>
                <w:noProof/>
                <w:webHidden/>
              </w:rPr>
              <w:fldChar w:fldCharType="end"/>
            </w:r>
          </w:hyperlink>
        </w:p>
        <w:p w14:paraId="4F5EEAB7" w14:textId="7E6C7CE3" w:rsidR="00A67F2E" w:rsidRDefault="00CD284C">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4B1D36">
              <w:rPr>
                <w:noProof/>
                <w:webHidden/>
              </w:rPr>
              <w:t>76</w:t>
            </w:r>
            <w:r w:rsidR="00A67F2E">
              <w:rPr>
                <w:noProof/>
                <w:webHidden/>
              </w:rPr>
              <w:fldChar w:fldCharType="end"/>
            </w:r>
          </w:hyperlink>
        </w:p>
        <w:p w14:paraId="075F507E" w14:textId="53C5EADE" w:rsidR="00A67F2E" w:rsidRDefault="00CD284C">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4B1D36">
              <w:rPr>
                <w:noProof/>
                <w:webHidden/>
              </w:rPr>
              <w:t>81</w:t>
            </w:r>
            <w:r w:rsidR="00A67F2E">
              <w:rPr>
                <w:noProof/>
                <w:webHidden/>
              </w:rPr>
              <w:fldChar w:fldCharType="end"/>
            </w:r>
          </w:hyperlink>
        </w:p>
        <w:p w14:paraId="6E9F955D" w14:textId="4C1F5CBB" w:rsidR="00A67F2E" w:rsidRDefault="00CD284C">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7B31F556" w14:textId="19977D61" w:rsidR="00A67F2E" w:rsidRDefault="00CD284C">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469DDB74" w14:textId="34D28540" w:rsidR="00A67F2E" w:rsidRDefault="00CD284C">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30F8CAAE" w14:textId="6886F1DE" w:rsidR="00A67F2E" w:rsidRDefault="00CD284C">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4B1D36">
              <w:rPr>
                <w:noProof/>
                <w:webHidden/>
              </w:rPr>
              <w:t>83</w:t>
            </w:r>
            <w:r w:rsidR="00A67F2E">
              <w:rPr>
                <w:noProof/>
                <w:webHidden/>
              </w:rPr>
              <w:fldChar w:fldCharType="end"/>
            </w:r>
          </w:hyperlink>
        </w:p>
        <w:p w14:paraId="5384515F" w14:textId="5953711C" w:rsidR="00A67F2E" w:rsidRDefault="00CD284C">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4B1D36">
              <w:rPr>
                <w:noProof/>
                <w:webHidden/>
              </w:rPr>
              <w:t>85</w:t>
            </w:r>
            <w:r w:rsidR="00A67F2E">
              <w:rPr>
                <w:noProof/>
                <w:webHidden/>
              </w:rPr>
              <w:fldChar w:fldCharType="end"/>
            </w:r>
          </w:hyperlink>
        </w:p>
        <w:p w14:paraId="16329363" w14:textId="03FD1982" w:rsidR="00A67F2E" w:rsidRDefault="00CD284C">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4B1D36">
              <w:rPr>
                <w:noProof/>
                <w:webHidden/>
              </w:rPr>
              <w:t>86</w:t>
            </w:r>
            <w:r w:rsidR="00A67F2E">
              <w:rPr>
                <w:noProof/>
                <w:webHidden/>
              </w:rPr>
              <w:fldChar w:fldCharType="end"/>
            </w:r>
          </w:hyperlink>
        </w:p>
        <w:p w14:paraId="2D4D09B1" w14:textId="5F8CB110" w:rsidR="00A67F2E" w:rsidRDefault="00CD284C">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F79A523" w14:textId="28C2D699" w:rsidR="00A67F2E" w:rsidRDefault="00CD284C">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8C127BF" w14:textId="457C8180" w:rsidR="00A67F2E" w:rsidRDefault="00CD284C">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4B1D36">
              <w:rPr>
                <w:noProof/>
                <w:webHidden/>
              </w:rPr>
              <w:t>90</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64FF0E8"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3747F2">
        <w:rPr>
          <w:i/>
          <w:iCs/>
          <w:noProof/>
          <w:lang w:val="ru-RU"/>
        </w:rPr>
        <w:t>05.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C23CE2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B1D36" w:rsidRPr="004B1D3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7F816E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241F99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AEA2BC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CD284C"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6A2D01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D284C"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1638D7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D284C"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A8EACD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B7B6DE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6</w:t>
            </w:r>
            <w:r w:rsidR="008466D9" w:rsidRPr="00C87244">
              <w:rPr>
                <w:lang w:val="en-US"/>
              </w:rPr>
              <w:fldChar w:fldCharType="end"/>
            </w:r>
            <w:bookmarkEnd w:id="31"/>
            <w:r w:rsidRPr="00C87244">
              <w:rPr>
                <w:lang w:val="en-US"/>
              </w:rPr>
              <w:t>)</w:t>
            </w:r>
          </w:p>
        </w:tc>
      </w:tr>
    </w:tbl>
    <w:p w14:paraId="2677BF9F" w14:textId="3D0C763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B1D36" w:rsidRPr="00C87244">
        <w:rPr>
          <w:lang w:val="en-US"/>
        </w:rPr>
        <w:t>(</w:t>
      </w:r>
      <w:r w:rsidR="004B1D3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D284C"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D13981"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608B21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4016BF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B1D3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F37357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B1D36" w:rsidRPr="00C87244">
        <w:rPr>
          <w:lang w:val="en-US"/>
        </w:rPr>
        <w:t>(</w:t>
      </w:r>
      <w:r w:rsidR="004B1D3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CBBB106"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CD284C"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CD284C"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CD284C"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0BFF27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D284C"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D284C"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7B0D01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C77D54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B1D3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D284C"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10004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3C5280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7D5C63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B1D36" w:rsidRPr="00C87244">
        <w:rPr>
          <w:lang w:val="en-US"/>
        </w:rPr>
        <w:t>(</w:t>
      </w:r>
      <w:r w:rsidR="004B1D3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7C57E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B5042B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D284C"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7195E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83A3E0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B1D3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AC56C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0D253E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1A1E4BC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D284C"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5DC8F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7</w:t>
            </w:r>
            <w:r w:rsidR="008466D9" w:rsidRPr="00C87244">
              <w:rPr>
                <w:lang w:val="en-US"/>
              </w:rPr>
              <w:fldChar w:fldCharType="end"/>
            </w:r>
            <w:bookmarkEnd w:id="70"/>
            <w:r w:rsidRPr="00C87244">
              <w:rPr>
                <w:lang w:val="en-US"/>
              </w:rPr>
              <w:t>)</w:t>
            </w:r>
          </w:p>
        </w:tc>
      </w:tr>
    </w:tbl>
    <w:p w14:paraId="74CFFBB0" w14:textId="4B76C12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B1D3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B96E678"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B1D36" w:rsidRPr="00C87244">
        <w:rPr>
          <w:lang w:val="en-US"/>
        </w:rPr>
        <w:t>(</w:t>
      </w:r>
      <w:r w:rsidR="004B1D36">
        <w:rPr>
          <w:noProof/>
          <w:lang w:val="en-US"/>
        </w:rPr>
        <w:t>15</w:t>
      </w:r>
      <w:r w:rsidR="004B1D3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D284C"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189F03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D284C"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F0669F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9</w:t>
            </w:r>
            <w:r w:rsidR="008466D9" w:rsidRPr="00C87244">
              <w:rPr>
                <w:lang w:val="en-US"/>
              </w:rPr>
              <w:fldChar w:fldCharType="end"/>
            </w:r>
            <w:bookmarkEnd w:id="75"/>
            <w:r w:rsidRPr="00C87244">
              <w:rPr>
                <w:lang w:val="en-US"/>
              </w:rPr>
              <w:t>)</w:t>
            </w:r>
          </w:p>
        </w:tc>
      </w:tr>
    </w:tbl>
    <w:p w14:paraId="608EDDE5" w14:textId="369420C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9DADD7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0375E8B"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B1D36" w:rsidRPr="00C87244">
        <w:rPr>
          <w:lang w:val="en-US"/>
        </w:rPr>
        <w:t>(</w:t>
      </w:r>
      <w:r w:rsidR="004B1D3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B1D36" w:rsidRPr="00C87244">
        <w:rPr>
          <w:lang w:val="en-US"/>
        </w:rPr>
        <w:t>(</w:t>
      </w:r>
      <w:r w:rsidR="004B1D3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B1D36" w:rsidRPr="00C87244">
        <w:rPr>
          <w:lang w:val="en-US"/>
        </w:rPr>
        <w:t>(</w:t>
      </w:r>
      <w:r w:rsidR="004B1D3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D284C"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1CA06A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0</w:t>
            </w:r>
            <w:r w:rsidR="008466D9" w:rsidRPr="00C87244">
              <w:rPr>
                <w:lang w:val="en-US"/>
              </w:rPr>
              <w:fldChar w:fldCharType="end"/>
            </w:r>
            <w:r w:rsidRPr="00C87244">
              <w:rPr>
                <w:lang w:val="en-US"/>
              </w:rPr>
              <w:t>)</w:t>
            </w:r>
          </w:p>
        </w:tc>
      </w:tr>
    </w:tbl>
    <w:p w14:paraId="380E2FB7" w14:textId="585F088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B1D3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D284C"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D284C"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379802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D284C"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EDC59F5"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2</w:t>
            </w:r>
            <w:r w:rsidR="008466D9" w:rsidRPr="00C87244">
              <w:rPr>
                <w:lang w:val="en-US"/>
              </w:rPr>
              <w:fldChar w:fldCharType="end"/>
            </w:r>
            <w:bookmarkEnd w:id="83"/>
            <w:r w:rsidRPr="00C87244">
              <w:rPr>
                <w:lang w:val="en-US"/>
              </w:rPr>
              <w:t>)</w:t>
            </w:r>
          </w:p>
        </w:tc>
      </w:tr>
    </w:tbl>
    <w:p w14:paraId="4B97D592" w14:textId="00EDA87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B1D36" w:rsidRPr="00C87244">
        <w:rPr>
          <w:lang w:val="en-US"/>
        </w:rPr>
        <w:t>(</w:t>
      </w:r>
      <w:r w:rsidR="004B1D36">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B0945F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B1D36" w:rsidRPr="00C87244">
        <w:rPr>
          <w:lang w:val="en-US"/>
        </w:rPr>
        <w:t>(</w:t>
      </w:r>
      <w:r w:rsidR="004B1D36">
        <w:rPr>
          <w:noProof/>
          <w:lang w:val="en-US"/>
        </w:rPr>
        <w:t>22</w:t>
      </w:r>
      <w:r w:rsidR="00733F53" w:rsidRPr="00C87244">
        <w:rPr>
          <w:lang w:val="en-US"/>
        </w:rPr>
        <w:fldChar w:fldCharType="end"/>
      </w:r>
      <w:r w:rsidR="00733F53" w:rsidRPr="00C87244">
        <w:rPr>
          <w:lang w:val="en-US"/>
        </w:rPr>
        <w:t>).</w:t>
      </w:r>
    </w:p>
    <w:p w14:paraId="3ED4125A" w14:textId="3CE6B15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B1D36" w:rsidRPr="00C87244">
        <w:rPr>
          <w:lang w:val="en-US"/>
        </w:rPr>
        <w:t>(</w:t>
      </w:r>
      <w:r w:rsidR="004B1D3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235CC9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D284C"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BD27E56"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6E50381"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D284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EC2520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457BB12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B1D3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B1D3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D284C"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B3B1D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027F05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4EB8B0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B1D36">
        <w:rPr>
          <w:rFonts w:cstheme="minorHAnsi"/>
          <w:lang w:val="en-US"/>
        </w:rPr>
        <w:t>V.5</w:t>
      </w:r>
      <w:r w:rsidRPr="00C87244">
        <w:rPr>
          <w:rFonts w:cstheme="minorHAnsi"/>
          <w:lang w:val="en-US"/>
        </w:rPr>
        <w:fldChar w:fldCharType="end"/>
      </w:r>
      <w:r w:rsidRPr="00C87244">
        <w:rPr>
          <w:rFonts w:cstheme="minorHAnsi"/>
          <w:lang w:val="en-US"/>
        </w:rPr>
        <w:t>.</w:t>
      </w:r>
    </w:p>
    <w:p w14:paraId="7B31C675" w14:textId="7959252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B1D36" w:rsidRPr="00C87244">
        <w:rPr>
          <w:lang w:val="en-US"/>
        </w:rPr>
        <w:t>(</w:t>
      </w:r>
      <w:r w:rsidR="004B1D3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3B894E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785BB88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B1D3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B1D3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B1D3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D284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D1E7F4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D284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4716E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D284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E913C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D284C"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458069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D284C"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91B77C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2</w:t>
            </w:r>
            <w:r w:rsidR="008466D9" w:rsidRPr="00C87244">
              <w:rPr>
                <w:lang w:val="en-US"/>
              </w:rPr>
              <w:fldChar w:fldCharType="end"/>
            </w:r>
            <w:bookmarkEnd w:id="127"/>
            <w:r w:rsidRPr="00C87244">
              <w:rPr>
                <w:lang w:val="en-US"/>
              </w:rPr>
              <w:t>)</w:t>
            </w:r>
          </w:p>
        </w:tc>
      </w:tr>
    </w:tbl>
    <w:p w14:paraId="4FA5553E" w14:textId="42161452"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B1D36" w:rsidRPr="00C87244">
        <w:rPr>
          <w:lang w:val="en-US"/>
        </w:rPr>
        <w:t>(</w:t>
      </w:r>
      <w:r w:rsidR="004B1D3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D5834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3</w:t>
            </w:r>
            <w:r w:rsidR="008466D9" w:rsidRPr="00C87244">
              <w:rPr>
                <w:lang w:val="en-US"/>
              </w:rPr>
              <w:fldChar w:fldCharType="end"/>
            </w:r>
            <w:bookmarkEnd w:id="131"/>
            <w:r w:rsidRPr="00C87244">
              <w:rPr>
                <w:lang w:val="en-US"/>
              </w:rPr>
              <w:t>)</w:t>
            </w:r>
          </w:p>
        </w:tc>
      </w:tr>
    </w:tbl>
    <w:p w14:paraId="74A9D57D" w14:textId="2377131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85BD3B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D284C"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13A858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029B19D8"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B1D36" w:rsidRPr="00C87244">
        <w:rPr>
          <w:lang w:val="en-US"/>
        </w:rPr>
        <w:t>(</w:t>
      </w:r>
      <w:r w:rsidR="004B1D3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267289E8"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D284C"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1586D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3FECB20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B1D3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CD284C"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1C82CD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CD284C"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744EF1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09E5644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B1D3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21CA49D"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8</w:t>
            </w:r>
            <w:r w:rsidR="008466D9" w:rsidRPr="00C87244">
              <w:rPr>
                <w:lang w:val="en-US"/>
              </w:rPr>
              <w:fldChar w:fldCharType="end"/>
            </w:r>
            <w:bookmarkEnd w:id="164"/>
            <w:r w:rsidRPr="00C87244">
              <w:rPr>
                <w:lang w:val="en-US"/>
              </w:rPr>
              <w:t>)</w:t>
            </w:r>
          </w:p>
        </w:tc>
      </w:tr>
    </w:tbl>
    <w:p w14:paraId="25A8C920" w14:textId="24B6839E"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8014909" r:id="rId19"/>
        </w:object>
      </w:r>
    </w:p>
    <w:p w14:paraId="32AB9784" w14:textId="2E83E2F9"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B1D3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CA5319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1DB8A0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D284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64CB81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D284C"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A452E4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BFA6508"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CD284C"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536568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CD284C"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ABE4F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CD284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1B2737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CD284C"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5515C8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7</w:t>
            </w:r>
            <w:r w:rsidRPr="00C87244">
              <w:rPr>
                <w:lang w:val="en-US"/>
              </w:rPr>
              <w:fldChar w:fldCharType="end"/>
            </w:r>
            <w:r w:rsidRPr="00C87244">
              <w:rPr>
                <w:lang w:val="en-US"/>
              </w:rPr>
              <w:t>)</w:t>
            </w:r>
          </w:p>
        </w:tc>
      </w:tr>
    </w:tbl>
    <w:p w14:paraId="416607EC" w14:textId="1E6C4B8C"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CD284C"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CFC15A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8</w:t>
            </w:r>
            <w:r w:rsidRPr="00A07E9E">
              <w:rPr>
                <w:lang w:val="en-US"/>
              </w:rPr>
              <w:fldChar w:fldCharType="end"/>
            </w:r>
            <w:r w:rsidRPr="00A07E9E">
              <w:rPr>
                <w:lang w:val="en-US"/>
              </w:rPr>
              <w:t>)</w:t>
            </w:r>
          </w:p>
        </w:tc>
      </w:tr>
    </w:tbl>
    <w:p w14:paraId="3C5078F2" w14:textId="355EACC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4B1D36" w:rsidRPr="00C87244">
        <w:rPr>
          <w:lang w:val="en-US"/>
        </w:rPr>
        <w:t>(</w:t>
      </w:r>
      <w:r w:rsidR="004B1D3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B1D36" w:rsidRPr="00C87244">
        <w:rPr>
          <w:lang w:val="en-US"/>
        </w:rPr>
        <w:t>(</w:t>
      </w:r>
      <w:r w:rsidR="004B1D3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E66674E"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0263B3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B1D36">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B1D36">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017374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4AEB7B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998FD9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75A03E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CDE03D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B1D36" w:rsidRPr="00C87244">
        <w:rPr>
          <w:lang w:val="en-US"/>
        </w:rPr>
        <w:t>(</w:t>
      </w:r>
      <w:r w:rsidR="004B1D36">
        <w:rPr>
          <w:noProof/>
          <w:lang w:val="en-US"/>
        </w:rPr>
        <w:t>43</w:t>
      </w:r>
      <w:r w:rsidR="004B1D36"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73A291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p>
    <w:p w14:paraId="1E904826" w14:textId="742C83E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B1D36" w:rsidRPr="00C87244">
        <w:rPr>
          <w:lang w:val="en-US"/>
        </w:rPr>
        <w:t>(</w:t>
      </w:r>
      <w:r w:rsidR="004B1D36">
        <w:rPr>
          <w:noProof/>
          <w:lang w:val="en-US"/>
        </w:rPr>
        <w:t>43</w:t>
      </w:r>
      <w:r w:rsidR="004B1D3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09FE1B22"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76943FC9" w14:textId="10C969E0" w:rsidR="00E522F8" w:rsidRPr="00E522F8" w:rsidRDefault="00E522F8" w:rsidP="008F6A2A">
      <w:pPr>
        <w:ind w:left="1080" w:firstLine="0"/>
        <w:rPr>
          <w:lang w:val="en-US"/>
        </w:rPr>
      </w:pPr>
    </w:p>
    <w:p w14:paraId="7E939511" w14:textId="0AE0B484"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4DB8FF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 xml:space="preserve">are taken from the existing input file, and in each successive file their own characteristic values are written, sampled around these ones. This way, slightly different initial </w:t>
      </w:r>
      <w:r w:rsidRPr="00C87244">
        <w:rPr>
          <w:lang w:val="en-US"/>
        </w:rPr>
        <w:lastRenderedPageBreak/>
        <w:t>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229021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157785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7FE065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FDDBA3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B1D3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B1D36">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DA558E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B1D36" w:rsidRPr="00C87244">
        <w:rPr>
          <w:color w:val="4F81BD" w:themeColor="accent1"/>
          <w:lang w:val="en-US"/>
        </w:rPr>
        <w:t>Calculation of electron-ion coupling parameter g(T</w:t>
      </w:r>
      <w:r w:rsidR="004B1D36" w:rsidRPr="004B1D36">
        <w:rPr>
          <w:color w:val="4F81BD" w:themeColor="accent1"/>
          <w:lang w:val="en-US"/>
        </w:rPr>
        <w:t>e</w:t>
      </w:r>
      <w:r w:rsidR="004B1D36" w:rsidRPr="00C87244">
        <w:rPr>
          <w:color w:val="4F81BD" w:themeColor="accent1"/>
          <w:lang w:val="en-US"/>
        </w:rPr>
        <w:t>), C</w:t>
      </w:r>
      <w:r w:rsidR="004B1D36" w:rsidRPr="004B1D36">
        <w:rPr>
          <w:color w:val="4F81BD" w:themeColor="accent1"/>
          <w:lang w:val="en-US"/>
        </w:rPr>
        <w:t>e</w:t>
      </w:r>
      <w:r w:rsidR="004B1D36" w:rsidRPr="00C87244">
        <w:rPr>
          <w:color w:val="4F81BD" w:themeColor="accent1"/>
          <w:lang w:val="en-US"/>
        </w:rPr>
        <w:t>(T</w:t>
      </w:r>
      <w:r w:rsidR="004B1D36" w:rsidRPr="004B1D36">
        <w:rPr>
          <w:color w:val="4F81BD" w:themeColor="accent1"/>
          <w:lang w:val="en-US"/>
        </w:rPr>
        <w:t>e</w:t>
      </w:r>
      <w:r w:rsidR="004B1D36" w:rsidRPr="00C87244">
        <w:rPr>
          <w:color w:val="4F81BD" w:themeColor="accent1"/>
          <w:lang w:val="en-US"/>
        </w:rPr>
        <w:t>), μ(T</w:t>
      </w:r>
      <w:r w:rsidR="004B1D36" w:rsidRPr="004B1D36">
        <w:rPr>
          <w:color w:val="4F81BD" w:themeColor="accent1"/>
          <w:lang w:val="en-US"/>
        </w:rPr>
        <w:t>e</w:t>
      </w:r>
      <w:r w:rsidR="004B1D3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B36775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B1D36" w:rsidRPr="004B1D3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D5FF7F5"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B1D3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B1D36">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080EDD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B1D36" w:rsidRPr="004B1D3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A9AA0C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B1D36" w:rsidRPr="004B1D3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FA28CA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28862E8"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9B97AB3"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F773F39"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A618D0C"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C3C78BB"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5465D7"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CD284C"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CD284C"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CD284C"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CD284C"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CD284C"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CD284C"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CD284C"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CD284C"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CD284C"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FAD20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78140D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009B6D4"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52B9AC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C970CD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3B87D7C"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D31CBB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4E028A"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D284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D284C"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04C817A"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50</w:t>
            </w:r>
            <w:r w:rsidRPr="00C87244">
              <w:rPr>
                <w:lang w:val="en-US"/>
              </w:rPr>
              <w:fldChar w:fldCharType="end"/>
            </w:r>
            <w:bookmarkEnd w:id="238"/>
            <w:r w:rsidRPr="00C87244">
              <w:rPr>
                <w:lang w:val="en-US"/>
              </w:rPr>
              <w:t>)</w:t>
            </w:r>
          </w:p>
        </w:tc>
      </w:tr>
    </w:tbl>
    <w:p w14:paraId="7A8AAFBD" w14:textId="328C3E44"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B1D3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899254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B1D36" w:rsidRPr="00C87244">
        <w:rPr>
          <w:lang w:val="en-US"/>
        </w:rPr>
        <w:t>(</w:t>
      </w:r>
      <w:r w:rsidR="004B1D36">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A4552B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1567178"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06C476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404598C"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D284C"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6BF046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1</w:t>
            </w:r>
            <w:r w:rsidR="008466D9" w:rsidRPr="00C87244">
              <w:rPr>
                <w:lang w:val="en-US"/>
              </w:rPr>
              <w:fldChar w:fldCharType="end"/>
            </w:r>
            <w:r w:rsidRPr="00C87244">
              <w:rPr>
                <w:lang w:val="en-US"/>
              </w:rPr>
              <w:t>)</w:t>
            </w:r>
          </w:p>
        </w:tc>
      </w:tr>
    </w:tbl>
    <w:p w14:paraId="35401B15" w14:textId="5F5D0CF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B1D36" w:rsidRPr="00C87244">
        <w:rPr>
          <w:lang w:val="en-US"/>
        </w:rPr>
        <w:t>(</w:t>
      </w:r>
      <w:r w:rsidR="004B1D36">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4D2EEF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904BE97"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CD284C"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D284C"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D284C"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1CEBC3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3E5AEDD"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5F1567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2F3C4EB"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4D9B5A27"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58DB0DB"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873FC5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8CEEB24"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1C13EFD"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337FFD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B1D36" w:rsidRPr="00C87244">
        <w:rPr>
          <w:lang w:val="en-US"/>
        </w:rPr>
        <w:t xml:space="preserve">Figure </w:t>
      </w:r>
      <w:r w:rsidR="004B1D36">
        <w:rPr>
          <w:lang w:val="en-US"/>
        </w:rPr>
        <w:t>VII</w:t>
      </w:r>
      <w:r w:rsidR="004B1D36" w:rsidRPr="00C87244">
        <w:rPr>
          <w:lang w:val="en-US"/>
        </w:rPr>
        <w:t>.</w:t>
      </w:r>
      <w:r w:rsidR="004B1D3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2015191"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w:t>
      </w:r>
      <w:r w:rsidR="00EC5552" w:rsidRPr="00C87244">
        <w:rPr>
          <w:lang w:val="en-US"/>
        </w:rPr>
        <w:lastRenderedPageBreak/>
        <w:t>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7611ABC0"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B1D36">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lastRenderedPageBreak/>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029387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B1D36" w:rsidRPr="00C87244">
        <w:rPr>
          <w:lang w:val="en-US"/>
        </w:rPr>
        <w:t xml:space="preserve">Files </w:t>
      </w:r>
      <w:r w:rsidR="004B1D36" w:rsidRPr="00C87244">
        <w:rPr>
          <w:color w:val="1F497D"/>
          <w:lang w:val="en-US"/>
        </w:rPr>
        <w:t>SAVE_supercell.dat,</w:t>
      </w:r>
      <w:r w:rsidR="004B1D36" w:rsidRPr="00C87244">
        <w:rPr>
          <w:lang w:val="en-US"/>
        </w:rPr>
        <w:t xml:space="preserve"> </w:t>
      </w:r>
      <w:r w:rsidR="004B1D36" w:rsidRPr="00C87244">
        <w:rPr>
          <w:color w:val="1F497D"/>
          <w:lang w:val="en-US"/>
        </w:rPr>
        <w:t xml:space="preserve">SAVE_atoms.dat </w:t>
      </w:r>
      <w:r w:rsidR="004B1D36" w:rsidRPr="004B1D36">
        <w:rPr>
          <w:color w:val="1F497D"/>
          <w:lang w:val="en-US"/>
        </w:rPr>
        <w:t>and</w:t>
      </w:r>
      <w:r w:rsidR="004B1D36" w:rsidRPr="00C87244">
        <w:rPr>
          <w:lang w:val="en-US"/>
        </w:rPr>
        <w:t xml:space="preserve"> </w:t>
      </w:r>
      <w:r w:rsidR="004B1D36" w:rsidRPr="004B1D36">
        <w:rPr>
          <w:lang w:val="en-US"/>
        </w:rPr>
        <w:t>SAVE</w:t>
      </w:r>
      <w:r w:rsidR="004B1D3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lastRenderedPageBreak/>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6CE6B0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BCED37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B1D3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B1D3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466A7B7"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0F038A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B1D36">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6300CB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w:t>
      </w:r>
      <w:r w:rsidRPr="00C87244">
        <w:rPr>
          <w:lang w:val="en-US"/>
        </w:rPr>
        <w:lastRenderedPageBreak/>
        <w:t xml:space="preserve">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2EEAB0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B1D36">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lastRenderedPageBreak/>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E0F92" w14:textId="77777777" w:rsidR="00CD284C" w:rsidRDefault="00CD284C" w:rsidP="00977088">
      <w:pPr>
        <w:spacing w:after="0" w:line="240" w:lineRule="auto"/>
      </w:pPr>
      <w:r>
        <w:separator/>
      </w:r>
    </w:p>
  </w:endnote>
  <w:endnote w:type="continuationSeparator" w:id="0">
    <w:p w14:paraId="60C373B9" w14:textId="77777777" w:rsidR="00CD284C" w:rsidRDefault="00CD284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1E80A" w14:textId="77777777" w:rsidR="00CD284C" w:rsidRDefault="00CD284C" w:rsidP="00977088">
      <w:pPr>
        <w:spacing w:after="0" w:line="240" w:lineRule="auto"/>
      </w:pPr>
      <w:r>
        <w:separator/>
      </w:r>
    </w:p>
  </w:footnote>
  <w:footnote w:type="continuationSeparator" w:id="0">
    <w:p w14:paraId="5BE1D50A" w14:textId="77777777" w:rsidR="00CD284C" w:rsidRDefault="00CD284C"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D284C"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oFAKB3Qnk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84C"/>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76</TotalTime>
  <Pages>99</Pages>
  <Words>129109</Words>
  <Characters>735927</Characters>
  <Application>Microsoft Office Word</Application>
  <DocSecurity>0</DocSecurity>
  <Lines>6132</Lines>
  <Paragraphs>172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28</cp:revision>
  <cp:lastPrinted>2023-10-03T06:31:00Z</cp:lastPrinted>
  <dcterms:created xsi:type="dcterms:W3CDTF">2016-05-15T10:07:00Z</dcterms:created>
  <dcterms:modified xsi:type="dcterms:W3CDTF">2023-10-0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